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SenderName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723521" w:rsidRDefault="00A537E4" w:rsidP="00E20E75">
      <w:pPr>
        <w:rPr>
          <w:rFonts w:ascii="Arial" w:hAnsi="Arial" w:cs="Arial"/>
          <w:color w:val="000000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723521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CFF769" w14:textId="77777777" w:rsidR="000A53CD" w:rsidRDefault="000A53CD">
      <w:r>
        <w:separator/>
      </w:r>
    </w:p>
  </w:endnote>
  <w:endnote w:type="continuationSeparator" w:id="0">
    <w:p w14:paraId="1D7E7889" w14:textId="77777777" w:rsidR="000A53CD" w:rsidRDefault="000A53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62990196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A53CD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87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E20E7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E20E7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6EBBD44C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A53CD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86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E20E75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E20E75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9B735CB" w14:textId="77777777" w:rsidR="000A53CD" w:rsidRDefault="000A53CD">
      <w:r>
        <w:separator/>
      </w:r>
    </w:p>
  </w:footnote>
  <w:footnote w:type="continuationSeparator" w:id="0">
    <w:p w14:paraId="0121DC0D" w14:textId="77777777" w:rsidR="000A53CD" w:rsidRDefault="000A53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CB6976D" w14:textId="77777777" w:rsidR="002D4FA4" w:rsidRDefault="002D4FA4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Haemophilus\\HaemophilusWeb\\ReportTemplates\\includes\\Kopfzeile - Kurz.docx" </w:instrText>
    </w:r>
    <w:r>
      <w:rPr>
        <w:sz w:val="12"/>
        <w:szCs w:val="12"/>
      </w:rPr>
      <w:fldChar w:fldCharType="separate"/>
    </w:r>
    <w:r w:rsidR="000A53CD">
      <w:rPr>
        <w:noProof/>
      </w:rPr>
      <w:pict w14:anchorId="74CBDD2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2098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A53CD">
      <w:rPr>
        <w:noProof/>
      </w:rPr>
      <w:pict w14:anchorId="4BF059CA">
        <v:shape id="_x0000_s2097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13DC00D9" w14:textId="77777777" w:rsidR="002D4FA4" w:rsidRDefault="002D4FA4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A194CE9" w14:textId="77777777" w:rsidR="002D4FA4" w:rsidRDefault="002D4FA4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37A87CCF" w14:textId="77777777" w:rsidR="002D4FA4" w:rsidRPr="00000C19" w:rsidRDefault="002D4FA4" w:rsidP="00D551B5">
    <w:pPr>
      <w:rPr>
        <w:sz w:val="12"/>
        <w:szCs w:val="12"/>
      </w:rPr>
    </w:pPr>
  </w:p>
  <w:p w14:paraId="55C8D5E8" w14:textId="77777777" w:rsidR="002D4FA4" w:rsidRPr="00000C19" w:rsidRDefault="002D4FA4" w:rsidP="00D551B5">
    <w:pPr>
      <w:rPr>
        <w:sz w:val="12"/>
        <w:szCs w:val="12"/>
      </w:rPr>
    </w:pPr>
  </w:p>
  <w:p w14:paraId="14C314C7" w14:textId="77777777" w:rsidR="008E63A1" w:rsidRPr="006F7346" w:rsidRDefault="002D4FA4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D27D666" w14:textId="77777777" w:rsidR="002D4FA4" w:rsidRDefault="002D4FA4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0A53CD">
      <w:rPr>
        <w:noProof/>
      </w:rPr>
      <w:pict w14:anchorId="5C005B22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94" type="#_x0000_t202" style="position:absolute;margin-left:364.1pt;margin-top:95pt;width:156.8pt;height:304.2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43C7AEE7" w14:textId="77777777" w:rsidR="002D4FA4" w:rsidRDefault="002D4FA4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E8DBE2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7EC540D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7054CA3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FDFCCCB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47C075F7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3D7A661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1BAA4BC8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6F29F492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379878BB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6F5C62CA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4646DCD0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2791F41A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254E4970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476405CF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633FB1E9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1D991E13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16237DFF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AA550DD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631C151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4761CEEC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0E4C1D16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1904974E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602D5BA8" w14:textId="77777777"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47223172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CFAE18" w14:textId="77777777"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B5693BB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136E2B94" w14:textId="77777777"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048A7A8D" w14:textId="77777777" w:rsidR="002D4FA4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4F8C2606" w14:textId="77777777"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0A53CD">
      <w:rPr>
        <w:noProof/>
      </w:rPr>
      <w:pict w14:anchorId="14B50324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096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A53CD">
      <w:rPr>
        <w:noProof/>
      </w:rPr>
      <w:pict w14:anchorId="7F46431B">
        <v:shape id="Grafik 1" o:spid="_x0000_s2095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5C58FC64" w14:textId="77777777" w:rsidR="002D4FA4" w:rsidRDefault="002D4FA4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5CD77366" w14:textId="77777777" w:rsidR="002D4FA4" w:rsidRDefault="002D4FA4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5072FF8C" w14:textId="77777777" w:rsidR="002D4FA4" w:rsidRDefault="002D4FA4" w:rsidP="00AD2792">
    <w:pPr>
      <w:rPr>
        <w:sz w:val="12"/>
        <w:szCs w:val="12"/>
      </w:rPr>
    </w:pPr>
  </w:p>
  <w:p w14:paraId="66C2827C" w14:textId="77777777" w:rsidR="002D4FA4" w:rsidRDefault="002D4FA4" w:rsidP="00AD2792">
    <w:pPr>
      <w:pStyle w:val="Kopfzeile"/>
      <w:rPr>
        <w:sz w:val="12"/>
        <w:szCs w:val="12"/>
      </w:rPr>
    </w:pPr>
  </w:p>
  <w:p w14:paraId="4F14CD13" w14:textId="77777777" w:rsidR="002D4FA4" w:rsidRDefault="002D4FA4" w:rsidP="00AD2792">
    <w:pPr>
      <w:pStyle w:val="Kopfzeile"/>
      <w:rPr>
        <w:sz w:val="12"/>
        <w:szCs w:val="12"/>
      </w:rPr>
    </w:pPr>
  </w:p>
  <w:p w14:paraId="6C0C3FAC" w14:textId="77777777" w:rsidR="002D4FA4" w:rsidRDefault="002D4FA4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CF3874C" w14:textId="77777777" w:rsidR="002D4FA4" w:rsidRDefault="002D4FA4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159A31F9" w14:textId="77777777" w:rsidR="002D4FA4" w:rsidRPr="00AD2792" w:rsidRDefault="002D4FA4" w:rsidP="00AD2792"/>
  <w:p w14:paraId="577BDC3F" w14:textId="77777777" w:rsidR="000B1866" w:rsidRPr="00EF6C6A" w:rsidRDefault="002D4FA4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99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99"/>
    <o:shapelayout v:ext="edit">
      <o:idmap v:ext="edit" data="1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93</Words>
  <Characters>2480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4</cp:revision>
  <cp:lastPrinted>2015-05-19T09:27:00Z</cp:lastPrinted>
  <dcterms:created xsi:type="dcterms:W3CDTF">2015-05-19T21:00:00Z</dcterms:created>
  <dcterms:modified xsi:type="dcterms:W3CDTF">2022-06-07T20:59:00Z</dcterms:modified>
</cp:coreProperties>
</file>